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60C0F2" w14:textId="32651697" w:rsidR="00256692" w:rsidRDefault="00EE371F" w:rsidP="00EE371F">
      <w:pPr>
        <w:pStyle w:val="Title"/>
      </w:pPr>
      <w:r>
        <w:t>Title</w:t>
      </w:r>
      <w:r w:rsidR="007A616D">
        <w:t xml:space="preserve"> </w:t>
      </w:r>
      <w:r w:rsidR="007A616D">
        <w:fldChar w:fldCharType="begin"/>
      </w:r>
      <w:r w:rsidR="007A616D">
        <w:instrText xml:space="preserve"> ADDIN ZOTERO_ITEM CSL_CITATION {"citationID":"jMhf28z6","properties":{"formattedCitation":"[1, p. 19]","plainCitation":"[1, p. 19]","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6C4A4847" w:rsidR="00EE371F" w:rsidRDefault="00EE371F" w:rsidP="00EE371F">
      <w:pPr>
        <w:pStyle w:val="Subtitle"/>
      </w:pPr>
      <w:r>
        <w:t>First name, Last name (Student ID)</w:t>
      </w:r>
      <w:r>
        <w:br/>
        <w:t>IFN703/4 Assessment 1</w:t>
      </w:r>
    </w:p>
    <w:p w14:paraId="6B38BF78" w14:textId="14A94C20" w:rsidR="00256692" w:rsidRDefault="00EE371F" w:rsidP="00EE371F">
      <w:pPr>
        <w:pStyle w:val="Heading1"/>
      </w:pPr>
      <w:r>
        <w:t>Abstract</w:t>
      </w:r>
      <w:r w:rsidR="007A616D">
        <w:t xml:space="preserve"> </w:t>
      </w:r>
      <w:r w:rsidR="007A616D">
        <w:fldChar w:fldCharType="begin"/>
      </w:r>
      <w:r w:rsidR="007A616D">
        <w:instrText xml:space="preserve"> ADDIN ZOTERO_ITEM CSL_CITATION {"citationID":"3o2F7qu1","properties":{"formattedCitation":"[1, Ch. 3]","plainCitation":"[1, Ch. 3]","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fldChar w:fldCharType="separate"/>
      </w:r>
      <w:r w:rsidR="007A616D" w:rsidRPr="007A616D">
        <w:rPr>
          <w:rFonts w:ascii="Calibri Light" w:hAnsi="Calibri Light" w:cs="Calibri Light"/>
        </w:rPr>
        <w:t>[1, Ch. 3]</w:t>
      </w:r>
      <w:r w:rsidR="007A616D">
        <w:fldChar w:fldCharType="end"/>
      </w:r>
    </w:p>
    <w:p w14:paraId="5B7B6613" w14:textId="5205F438" w:rsidR="007A616D" w:rsidRDefault="00EE371F" w:rsidP="00256692">
      <w:r>
        <w:t>This is a template for IFN703/4 Assessment 1</w:t>
      </w:r>
      <w:r w:rsidR="007A616D">
        <w:t xml:space="preserve">, a </w:t>
      </w:r>
      <w:r w:rsidR="007A616D" w:rsidRPr="007A616D">
        <w:rPr>
          <w:i/>
          <w:iCs/>
        </w:rPr>
        <w:t>“Written project plan providing a description of the background, aim, significance, expected deliverables and development schedule of the project.”</w:t>
      </w:r>
    </w:p>
    <w:p w14:paraId="4976FA29" w14:textId="5EA780C6" w:rsidR="00180D96" w:rsidRPr="00180D96" w:rsidRDefault="00180D96" w:rsidP="00256692">
      <w:r>
        <w:t>You should use the style and format of this template to present your own content.</w:t>
      </w:r>
    </w:p>
    <w:p w14:paraId="04A1759F" w14:textId="78CCF77D" w:rsidR="007A616D" w:rsidRDefault="007A616D" w:rsidP="00256692">
      <w:r>
        <w:t>In general, y</w:t>
      </w:r>
      <w:r w:rsidR="00256692">
        <w:t>our report should conform</w:t>
      </w:r>
      <w:r>
        <w:t xml:space="preserve"> to </w:t>
      </w:r>
      <w:r w:rsidR="00256692">
        <w:t xml:space="preserve">the </w:t>
      </w:r>
      <w:r>
        <w:t xml:space="preserve">Research Proposal </w:t>
      </w:r>
      <w:r w:rsidR="00256692">
        <w:t xml:space="preserve">style set out by Silyn-Roberts </w:t>
      </w:r>
      <w:r w:rsidR="00256692">
        <w:fldChar w:fldCharType="begin"/>
      </w:r>
      <w:r w:rsidR="00D44B96">
        <w:instrText xml:space="preserve"> ADDIN ZOTERO_ITEM CSL_CITATION {"citationID":"ePCB7WWi","properties":{"formattedCitation":"[1, Ch. 5]","plainCitation":"[1, Ch. 5]","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rsidR="00256692">
        <w:fldChar w:fldCharType="separate"/>
      </w:r>
      <w:r w:rsidR="00D44B96" w:rsidRPr="00D44B96">
        <w:rPr>
          <w:rFonts w:ascii="Calibri" w:hAnsi="Calibri" w:cs="Calibri"/>
        </w:rPr>
        <w:t>[1, Ch. 5]</w:t>
      </w:r>
      <w:r w:rsidR="00256692">
        <w:fldChar w:fldCharType="end"/>
      </w:r>
      <w:r w:rsidR="00256692">
        <w:t xml:space="preserve"> </w:t>
      </w:r>
      <w:r w:rsidR="00D44B96">
        <w:t xml:space="preserve">(note that this reference is available from the QUT library) </w:t>
      </w:r>
      <w:r w:rsidR="00256692">
        <w:t>including</w:t>
      </w:r>
      <w:r w:rsidR="00D44B96">
        <w:t>:</w:t>
      </w:r>
    </w:p>
    <w:p w14:paraId="793FCA74" w14:textId="77777777" w:rsidR="007A616D" w:rsidRDefault="007A616D" w:rsidP="007A616D">
      <w:pPr>
        <w:pStyle w:val="ListParagraph"/>
        <w:numPr>
          <w:ilvl w:val="0"/>
          <w:numId w:val="10"/>
        </w:numPr>
      </w:pPr>
      <w:r>
        <w:t xml:space="preserve">a Title </w:t>
      </w:r>
      <w:r>
        <w:fldChar w:fldCharType="begin"/>
      </w:r>
      <w:r>
        <w:instrText xml:space="preserve"> ADDIN ZOTERO_ITEM CSL_CITATION {"citationID":"g1b0llU9","properties":{"formattedCitation":"[1, p. 19]","plainCitation":"[1, p. 19]","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fldChar w:fldCharType="separate"/>
      </w:r>
      <w:r w:rsidRPr="007A616D">
        <w:rPr>
          <w:rFonts w:ascii="Calibri" w:hAnsi="Calibri" w:cs="Calibri"/>
        </w:rPr>
        <w:t>[1, p. 19]</w:t>
      </w:r>
      <w:r>
        <w:fldChar w:fldCharType="end"/>
      </w:r>
    </w:p>
    <w:p w14:paraId="6A581429" w14:textId="77777777" w:rsidR="007A616D" w:rsidRDefault="007A616D" w:rsidP="007A616D">
      <w:pPr>
        <w:pStyle w:val="ListParagraph"/>
        <w:numPr>
          <w:ilvl w:val="0"/>
          <w:numId w:val="10"/>
        </w:numPr>
      </w:pPr>
      <w:r>
        <w:t xml:space="preserve">an Abstract </w:t>
      </w:r>
      <w:r>
        <w:fldChar w:fldCharType="begin"/>
      </w:r>
      <w:r>
        <w:instrText xml:space="preserve"> ADDIN ZOTERO_ITEM CSL_CITATION {"citationID":"CLHIJmZo","properties":{"formattedCitation":"[1, Ch. 3]","plainCitation":"[1, Ch. 3]","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fldChar w:fldCharType="separate"/>
      </w:r>
      <w:r w:rsidRPr="007A616D">
        <w:rPr>
          <w:rFonts w:ascii="Calibri" w:hAnsi="Calibri" w:cs="Calibri"/>
        </w:rPr>
        <w:t>[1, Ch. 3]</w:t>
      </w:r>
      <w:r>
        <w:fldChar w:fldCharType="end"/>
      </w:r>
    </w:p>
    <w:p w14:paraId="7490B887" w14:textId="77777777" w:rsidR="00247BA9" w:rsidRDefault="007A616D" w:rsidP="007A616D">
      <w:pPr>
        <w:pStyle w:val="ListParagraph"/>
        <w:numPr>
          <w:ilvl w:val="0"/>
          <w:numId w:val="10"/>
        </w:numPr>
      </w:pPr>
      <w:r>
        <w:t xml:space="preserve">an Introduction </w:t>
      </w:r>
      <w:r w:rsidR="00247BA9">
        <w:fldChar w:fldCharType="begin"/>
      </w:r>
      <w:r w:rsidR="00247BA9">
        <w:instrText xml:space="preserve"> ADDIN ZOTERO_ITEM CSL_CITATION {"citationID":"OaiH5NQA","properties":{"formattedCitation":"[1, p. 28]","plainCitation":"[1, p. 28]","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rsidR="00247BA9">
        <w:fldChar w:fldCharType="separate"/>
      </w:r>
      <w:r w:rsidR="00247BA9" w:rsidRPr="00247BA9">
        <w:rPr>
          <w:rFonts w:ascii="Calibri" w:hAnsi="Calibri" w:cs="Calibri"/>
        </w:rPr>
        <w:t>[1, p. 28]</w:t>
      </w:r>
      <w:r w:rsidR="00247BA9">
        <w:fldChar w:fldCharType="end"/>
      </w:r>
    </w:p>
    <w:p w14:paraId="2C162A9B" w14:textId="34BAB40B" w:rsidR="00247BA9" w:rsidRDefault="00247BA9" w:rsidP="007A616D">
      <w:pPr>
        <w:pStyle w:val="ListParagraph"/>
        <w:numPr>
          <w:ilvl w:val="0"/>
          <w:numId w:val="10"/>
        </w:numPr>
      </w:pPr>
      <w:r>
        <w:t xml:space="preserve">a Literature Review </w:t>
      </w:r>
      <w:r>
        <w:fldChar w:fldCharType="begin"/>
      </w:r>
      <w:r>
        <w:instrText xml:space="preserve"> ADDIN ZOTERO_ITEM CSL_CITATION {"citationID":"IXIj0Tf3","properties":{"formattedCitation":"[1, Ch. 4]","plainCitation":"[1, Ch. 4]","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r>
        <w:t xml:space="preserve">. This is </w:t>
      </w:r>
      <w:r w:rsidRPr="00247BA9">
        <w:t>relevant to defining the project scope</w:t>
      </w:r>
      <w:r>
        <w:t xml:space="preserve"> and </w:t>
      </w:r>
      <w:r w:rsidRPr="00247BA9">
        <w:t>could include review of methods as well as the topic domain</w:t>
      </w:r>
    </w:p>
    <w:p w14:paraId="7B1659EC" w14:textId="223173D9" w:rsidR="00256692" w:rsidRDefault="00256692" w:rsidP="007A616D">
      <w:pPr>
        <w:pStyle w:val="ListParagraph"/>
        <w:numPr>
          <w:ilvl w:val="0"/>
          <w:numId w:val="10"/>
        </w:numPr>
      </w:pPr>
      <w:r>
        <w:t>the body of the report</w:t>
      </w:r>
      <w:r w:rsidR="00247BA9">
        <w:t>, in which you should present your</w:t>
      </w:r>
    </w:p>
    <w:p w14:paraId="36305285" w14:textId="77777777" w:rsidR="00247BA9" w:rsidRDefault="00247BA9" w:rsidP="00247BA9">
      <w:pPr>
        <w:pStyle w:val="ListParagraph"/>
        <w:numPr>
          <w:ilvl w:val="1"/>
          <w:numId w:val="10"/>
        </w:numPr>
      </w:pPr>
      <w:r>
        <w:t>Project definition: what you intend to do,</w:t>
      </w:r>
    </w:p>
    <w:p w14:paraId="5E35FEDB" w14:textId="12D93097" w:rsidR="00247BA9" w:rsidRDefault="00247BA9" w:rsidP="00247BA9">
      <w:pPr>
        <w:pStyle w:val="ListParagraph"/>
        <w:numPr>
          <w:ilvl w:val="2"/>
          <w:numId w:val="10"/>
        </w:numPr>
      </w:pPr>
      <w:r>
        <w:t xml:space="preserve">e.g., a </w:t>
      </w:r>
      <w:r w:rsidRPr="00247BA9">
        <w:rPr>
          <w:i/>
          <w:iCs/>
        </w:rPr>
        <w:t>“...description of the expected stages of the research and an outline of the techniques you expect to use during each one. It may be effective to describe each expected stage and its procedures under an appropriate series of headings”</w:t>
      </w:r>
      <w:r>
        <w:t xml:space="preserve"> </w:t>
      </w:r>
      <w:r>
        <w:fldChar w:fldCharType="begin"/>
      </w:r>
      <w:r w:rsidR="00180D96">
        <w:instrText xml:space="preserve"> ADDIN ZOTERO_ITEM CSL_CITATION {"citationID":"32gFauPG","properties":{"formattedCitation":"[1, Ch. 5]","plainCitation":"[1, Ch. 5]","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6E83A451" w14:textId="76DA9BF8" w:rsidR="00247BA9" w:rsidRDefault="00247BA9" w:rsidP="00247BA9">
      <w:pPr>
        <w:pStyle w:val="ListParagraph"/>
        <w:numPr>
          <w:ilvl w:val="1"/>
          <w:numId w:val="10"/>
        </w:numPr>
      </w:pPr>
      <w:r>
        <w:t xml:space="preserve">Project plan: </w:t>
      </w:r>
      <w:r w:rsidRPr="00247BA9">
        <w:t>how you intend to do it (your project)</w:t>
      </w:r>
    </w:p>
    <w:p w14:paraId="04C41DC3" w14:textId="33BDE87E" w:rsidR="00247BA9" w:rsidRPr="00180D96" w:rsidRDefault="00247BA9" w:rsidP="00247BA9">
      <w:pPr>
        <w:pStyle w:val="ListParagraph"/>
        <w:numPr>
          <w:ilvl w:val="2"/>
          <w:numId w:val="10"/>
        </w:numPr>
        <w:rPr>
          <w:i/>
          <w:iCs/>
        </w:rPr>
      </w:pPr>
      <w:r w:rsidRPr="00180D96">
        <w:rPr>
          <w:i/>
          <w:iCs/>
        </w:rPr>
        <w:t>“For those topics that are less well defined (such as Ph.D. projects and projects where you will follow research leads and possibly construct equipment or devise methods of which you may not have any clear idea at present):</w:t>
      </w:r>
      <w:r w:rsidRPr="00180D96">
        <w:rPr>
          <w:i/>
          <w:iCs/>
        </w:rPr>
        <w:br/>
        <w:t>State clearly how you propose to tackle the first stages of the project.</w:t>
      </w:r>
    </w:p>
    <w:p w14:paraId="3B9E6943" w14:textId="72D4E455" w:rsidR="00247BA9" w:rsidRDefault="00247BA9" w:rsidP="00247BA9">
      <w:pPr>
        <w:pStyle w:val="ListParagraph"/>
        <w:ind w:left="2160"/>
      </w:pPr>
      <w:r w:rsidRPr="00180D96">
        <w:rPr>
          <w:i/>
          <w:iCs/>
        </w:rPr>
        <w:t>Then follow with a reasoned description of the framework that the research is likely to follow and the possible procedures that may be needed.”</w:t>
      </w:r>
      <w:r>
        <w:t xml:space="preserve"> </w:t>
      </w:r>
      <w:r>
        <w:fldChar w:fldCharType="begin"/>
      </w:r>
      <w:r w:rsidR="00180D96">
        <w:instrText xml:space="preserve"> ADDIN ZOTERO_ITEM CSL_CITATION {"citationID":"sxLrwcbQ","properties":{"formattedCitation":"[1, Ch. 5]","plainCitation":"[1, Ch. 5]","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5D19F4E5" w14:textId="0D5E5A10" w:rsidR="00180D96" w:rsidRDefault="00180D96" w:rsidP="00180D96">
      <w:pPr>
        <w:pStyle w:val="ListParagraph"/>
        <w:numPr>
          <w:ilvl w:val="1"/>
          <w:numId w:val="10"/>
        </w:numPr>
      </w:pPr>
      <w:r>
        <w:t xml:space="preserve">Time planning </w:t>
      </w:r>
      <w:r>
        <w:fldChar w:fldCharType="begin"/>
      </w:r>
      <w:r>
        <w:instrText xml:space="preserve"> ADDIN ZOTERO_ITEM CSL_CITATION {"citationID":"iPwnRP33","properties":{"formattedCitation":"[1, p. 33]","plainCitation":"[1, p. 33]","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3"}],"schema":"https://github.com/citation-style-language/schema/raw/master/csl-citation.json"} </w:instrText>
      </w:r>
      <w:r>
        <w:fldChar w:fldCharType="separate"/>
      </w:r>
      <w:r w:rsidRPr="00180D96">
        <w:rPr>
          <w:rFonts w:ascii="Calibri" w:hAnsi="Calibri" w:cs="Calibri"/>
        </w:rPr>
        <w:t>[1, p. 33]</w:t>
      </w:r>
      <w:r>
        <w:fldChar w:fldCharType="end"/>
      </w:r>
    </w:p>
    <w:p w14:paraId="77B1E00A" w14:textId="72C4C4C7" w:rsidR="00180D96" w:rsidRDefault="00180D96" w:rsidP="00180D96">
      <w:pPr>
        <w:pStyle w:val="ListParagraph"/>
        <w:numPr>
          <w:ilvl w:val="0"/>
          <w:numId w:val="10"/>
        </w:numPr>
      </w:pPr>
      <w:r>
        <w:t xml:space="preserve">References </w:t>
      </w:r>
      <w:r>
        <w:fldChar w:fldCharType="begin"/>
      </w:r>
      <w:r w:rsidR="00AA74B1">
        <w:instrText xml:space="preserve"> ADDIN ZOTERO_ITEM CSL_CITATION {"citationID":"3bD9d8mv","properties":{"formattedCitation":"[1, Ch. 15], [2]","plainCitation":"[1, Ch. 15], [2]","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5","label":"chapter"},{"id":1826,"uris":["http://zotero.org/users/147989/items/ZNN33VXK"],"uri":["http://zotero.org/users/147989/items/ZNN33VXK"],"itemData":{"id":1826,"type":"webpage","abstract":"the QUT cite booklet and supplementary style guides","title":"QUT cite|write - QUT cite","URL":"http://www.citewrite.qut.edu.au/cite/","accessed":{"date-parts":[["2016",6,20]]}}}],"schema":"https://github.com/citation-style-language/schema/raw/master/csl-citation.json"} </w:instrText>
      </w:r>
      <w:r>
        <w:fldChar w:fldCharType="separate"/>
      </w:r>
      <w:r w:rsidR="00AA74B1" w:rsidRPr="00AA74B1">
        <w:rPr>
          <w:rFonts w:ascii="Calibri" w:hAnsi="Calibri" w:cs="Calibri"/>
        </w:rPr>
        <w:t>[1, Ch. 15], [2]</w:t>
      </w:r>
      <w:r>
        <w:fldChar w:fldCharType="end"/>
      </w:r>
    </w:p>
    <w:p w14:paraId="5EBFA913" w14:textId="4831B180" w:rsidR="00180D96" w:rsidRDefault="00180D96" w:rsidP="00180D96">
      <w:pPr>
        <w:pStyle w:val="ListParagraph"/>
        <w:numPr>
          <w:ilvl w:val="1"/>
          <w:numId w:val="10"/>
        </w:numPr>
      </w:pPr>
      <w:r>
        <w:t>Please use IEEE style referencing</w:t>
      </w:r>
    </w:p>
    <w:p w14:paraId="22459272" w14:textId="35FFEE39" w:rsidR="00AA74B1" w:rsidRDefault="00AA74B1" w:rsidP="00AA74B1">
      <w:pPr>
        <w:pStyle w:val="ListParagraph"/>
        <w:numPr>
          <w:ilvl w:val="1"/>
          <w:numId w:val="10"/>
        </w:numPr>
      </w:pPr>
      <w:r>
        <w:t xml:space="preserve">We strongly encourage using bibliography management software </w:t>
      </w:r>
      <w:r w:rsidRPr="00AA74B1">
        <w:t xml:space="preserve">(e.g., </w:t>
      </w:r>
      <w:hyperlink r:id="rId7" w:history="1">
        <w:r w:rsidRPr="00AA74B1">
          <w:rPr>
            <w:rStyle w:val="Hyperlink"/>
          </w:rPr>
          <w:t>Zotero</w:t>
        </w:r>
      </w:hyperlink>
      <w:r w:rsidRPr="00AA74B1">
        <w:t xml:space="preserve"> </w:t>
      </w:r>
      <w:r>
        <w:fldChar w:fldCharType="begin"/>
      </w:r>
      <w:r>
        <w:instrText xml:space="preserve"> ADDIN ZOTERO_ITEM CSL_CITATION {"citationID":"41KqXTiO","properties":{"formattedCitation":"[3]","plainCitation":"[3]","noteIndex":0},"citationItems":[{"id":17074,"uris":["http://zotero.org/users/147989/items/PAI83S9H"],"uri":["http://zotero.org/users/147989/items/PAI83S9H"],"itemData":{"id":17074,"type":"book","publisher":"Roy Rosenzweig Center for History and New Media","title":"Zotero","URL":"https://www.zotero.org/","version":"5.0.84","author":[{"literal":"Various authors"}],"issued":{"date-parts":[["2020"]]}}}],"schema":"https://github.com/citation-style-language/schema/raw/master/csl-citation.json"} </w:instrText>
      </w:r>
      <w:r>
        <w:fldChar w:fldCharType="separate"/>
      </w:r>
      <w:r w:rsidRPr="00AA74B1">
        <w:rPr>
          <w:rFonts w:ascii="Calibri" w:hAnsi="Calibri" w:cs="Calibri"/>
        </w:rPr>
        <w:t>[3]</w:t>
      </w:r>
      <w:r>
        <w:fldChar w:fldCharType="end"/>
      </w:r>
      <w:r w:rsidRPr="00AA74B1">
        <w:t>) to automate citation and bibliography generation</w:t>
      </w:r>
      <w:r w:rsidR="00CE6A65">
        <w:t>.</w:t>
      </w:r>
    </w:p>
    <w:p w14:paraId="35734E26" w14:textId="68B2FF7B" w:rsidR="00180D96" w:rsidRDefault="00180D96" w:rsidP="00CE6A65">
      <w:pPr>
        <w:pStyle w:val="ListParagraph"/>
        <w:ind w:left="1440"/>
      </w:pPr>
    </w:p>
    <w:p w14:paraId="7FE6C722" w14:textId="4BB43E91" w:rsidR="00256692" w:rsidRPr="00180D96" w:rsidRDefault="00256692" w:rsidP="00180D96">
      <w:pPr>
        <w:pStyle w:val="ListParagraph"/>
        <w:numPr>
          <w:ilvl w:val="1"/>
          <w:numId w:val="10"/>
        </w:numPr>
      </w:pPr>
      <w:r>
        <w:br w:type="page"/>
      </w:r>
    </w:p>
    <w:p w14:paraId="2FACC845" w14:textId="2AD8CB2B" w:rsidR="00256692" w:rsidRDefault="00AA74B1" w:rsidP="00256692">
      <w:pPr>
        <w:pStyle w:val="Heading1"/>
      </w:pPr>
      <w:r>
        <w:lastRenderedPageBreak/>
        <w:t>More guidance for your project plan</w:t>
      </w:r>
    </w:p>
    <w:p w14:paraId="2A8232CB" w14:textId="07081207" w:rsidR="00AA74B1" w:rsidRDefault="00AA74B1" w:rsidP="00AA74B1">
      <w:r>
        <w:t xml:space="preserve">This purpose of </w:t>
      </w:r>
      <w:r w:rsidR="009E3FA6">
        <w:t>your</w:t>
      </w:r>
      <w:r>
        <w:t xml:space="preserve"> plan is</w:t>
      </w:r>
    </w:p>
    <w:p w14:paraId="33C2927B" w14:textId="5FE3659E" w:rsidR="00AA74B1" w:rsidRDefault="00AA74B1" w:rsidP="00AA74B1">
      <w:pPr>
        <w:pStyle w:val="ListParagraph"/>
        <w:numPr>
          <w:ilvl w:val="0"/>
          <w:numId w:val="11"/>
        </w:numPr>
      </w:pPr>
      <w:r>
        <w:t xml:space="preserve">to show that you have a clear idea of previous work in the area, the research problem and the procedures you will use to tackle it </w:t>
      </w:r>
    </w:p>
    <w:p w14:paraId="38DFAAE0" w14:textId="719586E0" w:rsidR="00AA74B1" w:rsidRDefault="00AA74B1" w:rsidP="00AA74B1">
      <w:pPr>
        <w:pStyle w:val="ListParagraph"/>
        <w:numPr>
          <w:ilvl w:val="0"/>
          <w:numId w:val="11"/>
        </w:numPr>
      </w:pPr>
      <w:r>
        <w:t xml:space="preserve">to convince </w:t>
      </w:r>
      <w:r w:rsidR="002B27D0">
        <w:t xml:space="preserve">someone else (e.g., </w:t>
      </w:r>
      <w:r>
        <w:t>your client/collaborator/partner</w:t>
      </w:r>
      <w:r w:rsidR="002B27D0">
        <w:t>)</w:t>
      </w:r>
      <w:r>
        <w:t xml:space="preserve"> that your work will be of value.</w:t>
      </w:r>
    </w:p>
    <w:p w14:paraId="124C257F" w14:textId="02232D91" w:rsidR="00AA74B1" w:rsidRPr="00AA74B1" w:rsidRDefault="009E3FA6" w:rsidP="00AA74B1">
      <w:r w:rsidRPr="009E3FA6">
        <w:rPr>
          <w:i/>
          <w:iCs/>
        </w:rPr>
        <w:t>“</w:t>
      </w:r>
      <w:r w:rsidR="00AA74B1" w:rsidRPr="00AA74B1">
        <w:rPr>
          <w:i/>
          <w:iCs/>
        </w:rPr>
        <w:t xml:space="preserve">Design your </w:t>
      </w:r>
      <w:r w:rsidR="00AA74B1" w:rsidRPr="009E3FA6">
        <w:rPr>
          <w:i/>
          <w:iCs/>
        </w:rPr>
        <w:t>[proposal]</w:t>
      </w:r>
      <w:r w:rsidR="00AA74B1" w:rsidRPr="00AA74B1">
        <w:rPr>
          <w:i/>
          <w:iCs/>
        </w:rPr>
        <w:t xml:space="preserve"> with both specialists and non-specialists in mind</w:t>
      </w:r>
      <w:r w:rsidRPr="009E3FA6">
        <w:rPr>
          <w:i/>
          <w:iCs/>
        </w:rPr>
        <w:t>”</w:t>
      </w:r>
      <w:r w:rsidR="00AA74B1">
        <w:t xml:space="preserve"> </w:t>
      </w:r>
      <w:r w:rsidR="00AA74B1">
        <w:fldChar w:fldCharType="begin"/>
      </w:r>
      <w:r w:rsidR="00AA74B1">
        <w:instrText xml:space="preserve"> ADDIN ZOTERO_ITEM CSL_CITATION {"citationID":"Z0mCSaMI","properties":{"formattedCitation":"[1, p. 78]","plainCitation":"[1, p. 78]","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78"}],"schema":"https://github.com/citation-style-language/schema/raw/master/csl-citation.json"} </w:instrText>
      </w:r>
      <w:r w:rsidR="00AA74B1">
        <w:fldChar w:fldCharType="separate"/>
      </w:r>
      <w:r w:rsidR="00AA74B1" w:rsidRPr="00AA74B1">
        <w:rPr>
          <w:rFonts w:ascii="Calibri" w:hAnsi="Calibri" w:cs="Calibri"/>
        </w:rPr>
        <w:t>[1, p. 78]</w:t>
      </w:r>
      <w:r w:rsidR="00AA74B1">
        <w:fldChar w:fldCharType="end"/>
      </w:r>
    </w:p>
    <w:p w14:paraId="0E473B01" w14:textId="05B4A6B9" w:rsidR="00AA74B1" w:rsidRPr="00AA74B1" w:rsidRDefault="00AA74B1" w:rsidP="00AA74B1">
      <w:pPr>
        <w:pStyle w:val="ListParagraph"/>
        <w:numPr>
          <w:ilvl w:val="0"/>
          <w:numId w:val="12"/>
        </w:numPr>
        <w:rPr>
          <w:i/>
          <w:iCs/>
        </w:rPr>
      </w:pPr>
      <w:r w:rsidRPr="00AA74B1">
        <w:rPr>
          <w:i/>
          <w:iCs/>
        </w:rPr>
        <w:t>"Embedding your detail within a framework of cleverly designed headings, subheadings and listed points will make it much more easily accessible to all your assessors, both specialist and non-specialist.</w:t>
      </w:r>
    </w:p>
    <w:p w14:paraId="5DAF3BE0" w14:textId="622180BF" w:rsidR="00AA74B1" w:rsidRPr="00AA74B1" w:rsidRDefault="00AA74B1" w:rsidP="00AA74B1">
      <w:pPr>
        <w:pStyle w:val="ListParagraph"/>
        <w:numPr>
          <w:ilvl w:val="0"/>
          <w:numId w:val="12"/>
        </w:numPr>
      </w:pPr>
      <w:r w:rsidRPr="00AA74B1">
        <w:rPr>
          <w:i/>
          <w:iCs/>
        </w:rPr>
        <w:t>It is a much greater achievement to be able to design a readily navigable document with a clear logical pathway – the red thread – through it, than to bombard your assessors with solid detail"</w:t>
      </w:r>
    </w:p>
    <w:p w14:paraId="16C89397" w14:textId="77777777" w:rsidR="00256692" w:rsidRDefault="00256692" w:rsidP="00256692">
      <w:pPr>
        <w:pStyle w:val="Heading2"/>
      </w:pPr>
      <w:r>
        <w:t>Use of Microsoft Word styles</w:t>
      </w:r>
    </w:p>
    <w:p w14:paraId="27D2C4D9" w14:textId="77777777" w:rsidR="00256692" w:rsidRDefault="00256692" w:rsidP="00256692">
      <w:r w:rsidRPr="00817FCF">
        <w:rPr>
          <w:b/>
        </w:rPr>
        <w:t>Please use, but do not change the styles of this template in your report</w:t>
      </w:r>
      <w:r>
        <w:t>. They are deliberately plain.</w:t>
      </w:r>
    </w:p>
    <w:p w14:paraId="5BD68D20" w14:textId="77777777" w:rsidR="00256692" w:rsidRPr="002F0FAB" w:rsidRDefault="00256692" w:rsidP="00256692">
      <w:r>
        <w:t xml:space="preserve">If you do not know what Microsoft Word® styles are, or how to use them, please visit </w:t>
      </w:r>
      <w:hyperlink r:id="rId8" w:history="1">
        <w:r w:rsidRPr="00D945D3">
          <w:rPr>
            <w:rStyle w:val="Hyperlink"/>
          </w:rPr>
          <w:t>https://support.office.com/en-us/article/Style-basics-in-Word-d382f84d-5c38-4444-98a5-9cbb6ede1ba4</w:t>
        </w:r>
      </w:hyperlink>
      <w:r>
        <w:t xml:space="preserve">. </w:t>
      </w:r>
    </w:p>
    <w:p w14:paraId="50F0EBBA" w14:textId="77777777" w:rsidR="00256692" w:rsidRDefault="00256692" w:rsidP="00256692">
      <w:pPr>
        <w:pStyle w:val="Heading2"/>
      </w:pPr>
      <w:r>
        <w:t>Length of report</w:t>
      </w:r>
    </w:p>
    <w:p w14:paraId="38B851C6" w14:textId="5B8B2768" w:rsidR="00AA74B1" w:rsidRDefault="00AA74B1" w:rsidP="00AA74B1">
      <w:pPr>
        <w:rPr>
          <w:b/>
          <w:bCs/>
        </w:rPr>
      </w:pPr>
      <w:r w:rsidRPr="00AA74B1">
        <w:t>Your plan should be as long as you think you need to successfully communicate your intentions</w:t>
      </w:r>
      <w:r>
        <w:t xml:space="preserve">. </w:t>
      </w:r>
      <w:r w:rsidRPr="00AA74B1">
        <w:t>It is important that your plan has a logical flow of ideas, i.e., tells a meaningful "story"</w:t>
      </w:r>
      <w:r>
        <w:t xml:space="preserve">. </w:t>
      </w:r>
      <w:r w:rsidRPr="00AA74B1">
        <w:t xml:space="preserve"> You </w:t>
      </w:r>
      <w:r>
        <w:t>should</w:t>
      </w:r>
      <w:r w:rsidRPr="00AA74B1">
        <w:t xml:space="preserve"> strike an effective balance between detail and meaning...</w:t>
      </w:r>
      <w:r>
        <w:t xml:space="preserve"> </w:t>
      </w:r>
      <w:r w:rsidRPr="00AA74B1">
        <w:t>and the reader's attention span</w:t>
      </w:r>
      <w:r>
        <w:t xml:space="preserve">. Our guess is that this will involve </w:t>
      </w:r>
      <w:r w:rsidRPr="00AA74B1">
        <w:t>around 5-10 pages of text references, appendices and figures</w:t>
      </w:r>
      <w:r>
        <w:t>.</w:t>
      </w:r>
    </w:p>
    <w:p w14:paraId="6610B729" w14:textId="1AD356DE" w:rsidR="00256692" w:rsidRDefault="00256692" w:rsidP="00AA74B1">
      <w:pPr>
        <w:pStyle w:val="Heading2"/>
      </w:pPr>
      <w:r>
        <w:t>Use of figures and tables</w:t>
      </w:r>
    </w:p>
    <w:p w14:paraId="2A4F8F9D" w14:textId="77777777" w:rsidR="00256692" w:rsidRDefault="00256692" w:rsidP="00256692">
      <w:r>
        <w:t>Microsoft Word® is good at many things. Unfortunately, placing figures and tables is not one of them. Our advice is to place figures and tables after you are satisfied with the text.</w:t>
      </w:r>
    </w:p>
    <w:p w14:paraId="49454D35" w14:textId="08D12AA2" w:rsidR="00256692" w:rsidRDefault="00256692" w:rsidP="00256692">
      <w:r>
        <w:t xml:space="preserve">Follow Silyn-Roberts’ </w:t>
      </w:r>
      <w:r>
        <w:fldChar w:fldCharType="begin"/>
      </w:r>
      <w:r w:rsidR="007A616D">
        <w:instrText xml:space="preserve"> ADDIN ZOTERO_ITEM CSL_CITATION {"citationID":"BJuG4i0u","properties":{"formattedCitation":"[1]","plainCitation":"[1]","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suppress-author":true}],"schema":"https://github.com/citation-style-language/schema/raw/master/csl-citation.json"} </w:instrText>
      </w:r>
      <w:r>
        <w:fldChar w:fldCharType="separate"/>
      </w:r>
      <w:r w:rsidR="007A616D" w:rsidRPr="007A616D">
        <w:rPr>
          <w:rFonts w:ascii="Calibri" w:hAnsi="Calibri" w:cs="Calibri"/>
        </w:rPr>
        <w:t>[1]</w:t>
      </w:r>
      <w:r>
        <w:fldChar w:fldCharType="end"/>
      </w:r>
      <w:r>
        <w:t xml:space="preserve"> guidelines on Illustrations for figures (p.44) and tables (p.47). All figures and tables </w:t>
      </w:r>
      <w:r w:rsidR="00CE6A65">
        <w:t>should</w:t>
      </w:r>
      <w:r>
        <w:t xml:space="preserve"> be captioned using Word’s captioning (see </w:t>
      </w:r>
      <w:hyperlink r:id="rId9" w:history="1">
        <w:r w:rsidRPr="00D945D3">
          <w:rPr>
            <w:rStyle w:val="Hyperlink"/>
          </w:rPr>
          <w:t>https://support.office.com/en-us/article/Add-captions-in-Word-82fa82a4-f0f3-438f-a422-34bb5cef9c81</w:t>
        </w:r>
      </w:hyperlink>
      <w:r>
        <w:t>) like this:</w:t>
      </w:r>
    </w:p>
    <w:p w14:paraId="02AFB590" w14:textId="77777777" w:rsidR="00256692" w:rsidRDefault="00256692" w:rsidP="00256692">
      <w:pPr>
        <w:keepNext/>
      </w:pPr>
      <w:r>
        <w:rPr>
          <w:noProof/>
          <w:lang w:eastAsia="en-AU"/>
        </w:rPr>
        <w:drawing>
          <wp:inline distT="0" distB="0" distL="0" distR="0" wp14:anchorId="342388ED" wp14:editId="5248AC03">
            <wp:extent cx="5731510" cy="14630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ademia-explained-by-the-muppets.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1463040"/>
                    </a:xfrm>
                    <a:prstGeom prst="rect">
                      <a:avLst/>
                    </a:prstGeom>
                  </pic:spPr>
                </pic:pic>
              </a:graphicData>
            </a:graphic>
          </wp:inline>
        </w:drawing>
      </w:r>
    </w:p>
    <w:p w14:paraId="29D4F77B" w14:textId="77777777" w:rsidR="00256692" w:rsidRDefault="00256692" w:rsidP="00256692">
      <w:pPr>
        <w:pStyle w:val="Caption"/>
      </w:pPr>
      <w:r>
        <w:t xml:space="preserve">Figure </w:t>
      </w:r>
      <w:fldSimple w:instr=" SEQ Figure \* ARABIC ">
        <w:r>
          <w:rPr>
            <w:noProof/>
          </w:rPr>
          <w:t>1</w:t>
        </w:r>
      </w:fldSimple>
      <w:r>
        <w:t>. Academics come in all shapes and sizes; however, they are generally not as funny as Muppets.</w:t>
      </w:r>
    </w:p>
    <w:tbl>
      <w:tblPr>
        <w:tblStyle w:val="MediumShading1-Accent1"/>
        <w:tblW w:w="6320" w:type="dxa"/>
        <w:jc w:val="center"/>
        <w:tblLook w:val="04A0" w:firstRow="1" w:lastRow="0" w:firstColumn="1" w:lastColumn="0" w:noHBand="0" w:noVBand="1"/>
      </w:tblPr>
      <w:tblGrid>
        <w:gridCol w:w="1721"/>
        <w:gridCol w:w="2028"/>
        <w:gridCol w:w="2571"/>
      </w:tblGrid>
      <w:tr w:rsidR="00256692" w14:paraId="2F5867CF" w14:textId="77777777" w:rsidTr="007879A4">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6A26FCEE" w14:textId="77777777" w:rsidR="00256692" w:rsidRDefault="00256692" w:rsidP="00235C97">
            <w:pPr>
              <w:jc w:val="center"/>
            </w:pPr>
            <w:r>
              <w:lastRenderedPageBreak/>
              <w:t>Academic Level</w:t>
            </w:r>
          </w:p>
        </w:tc>
        <w:tc>
          <w:tcPr>
            <w:tcW w:w="0" w:type="auto"/>
          </w:tcPr>
          <w:p w14:paraId="74C21FBB"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Title</w:t>
            </w:r>
          </w:p>
        </w:tc>
        <w:tc>
          <w:tcPr>
            <w:tcW w:w="0" w:type="auto"/>
          </w:tcPr>
          <w:p w14:paraId="56485101"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Analogous Muppet</w:t>
            </w:r>
          </w:p>
        </w:tc>
      </w:tr>
      <w:tr w:rsidR="00256692" w14:paraId="1EBBAF75"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6D933EDF" w14:textId="77777777" w:rsidR="00256692" w:rsidRDefault="00256692" w:rsidP="00235C97">
            <w:pPr>
              <w:jc w:val="center"/>
            </w:pPr>
            <w:r>
              <w:t>A</w:t>
            </w:r>
          </w:p>
        </w:tc>
        <w:tc>
          <w:tcPr>
            <w:tcW w:w="0" w:type="auto"/>
          </w:tcPr>
          <w:p w14:paraId="44DFE693"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Associate Lecturer</w:t>
            </w:r>
          </w:p>
        </w:tc>
        <w:tc>
          <w:tcPr>
            <w:tcW w:w="0" w:type="auto"/>
          </w:tcPr>
          <w:p w14:paraId="5C9D6F17"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Robin (Kermit’s nephew)</w:t>
            </w:r>
          </w:p>
        </w:tc>
      </w:tr>
      <w:tr w:rsidR="00256692" w14:paraId="0224F398" w14:textId="77777777" w:rsidTr="007879A4">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2146D6C6" w14:textId="77777777" w:rsidR="00256692" w:rsidRDefault="00256692" w:rsidP="00235C97">
            <w:pPr>
              <w:jc w:val="center"/>
            </w:pPr>
            <w:r>
              <w:t>B</w:t>
            </w:r>
          </w:p>
        </w:tc>
        <w:tc>
          <w:tcPr>
            <w:tcW w:w="0" w:type="auto"/>
          </w:tcPr>
          <w:p w14:paraId="35AA3768"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Lecturer</w:t>
            </w:r>
          </w:p>
        </w:tc>
        <w:tc>
          <w:tcPr>
            <w:tcW w:w="0" w:type="auto"/>
          </w:tcPr>
          <w:p w14:paraId="5E1C6393"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Scooter</w:t>
            </w:r>
          </w:p>
        </w:tc>
      </w:tr>
      <w:tr w:rsidR="00256692" w14:paraId="20EF554C" w14:textId="77777777" w:rsidTr="007879A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5EA1C4FD" w14:textId="77777777" w:rsidR="00256692" w:rsidRDefault="00256692" w:rsidP="00235C97">
            <w:pPr>
              <w:jc w:val="center"/>
            </w:pPr>
            <w:r>
              <w:t>C</w:t>
            </w:r>
          </w:p>
        </w:tc>
        <w:tc>
          <w:tcPr>
            <w:tcW w:w="0" w:type="auto"/>
          </w:tcPr>
          <w:p w14:paraId="7F0F15A5"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Senior Lecturer</w:t>
            </w:r>
          </w:p>
        </w:tc>
        <w:tc>
          <w:tcPr>
            <w:tcW w:w="0" w:type="auto"/>
          </w:tcPr>
          <w:p w14:paraId="00BE55D4"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Fozzie Bear</w:t>
            </w:r>
          </w:p>
        </w:tc>
      </w:tr>
      <w:tr w:rsidR="00256692" w14:paraId="3B87721F" w14:textId="77777777" w:rsidTr="007879A4">
        <w:trPr>
          <w:cnfStyle w:val="000000010000" w:firstRow="0" w:lastRow="0" w:firstColumn="0" w:lastColumn="0" w:oddVBand="0" w:evenVBand="0" w:oddHBand="0" w:evenHBand="1"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tcPr>
          <w:p w14:paraId="18A80FB1" w14:textId="77777777" w:rsidR="00256692" w:rsidRDefault="00256692" w:rsidP="00235C97">
            <w:pPr>
              <w:jc w:val="center"/>
            </w:pPr>
            <w:r>
              <w:t>D</w:t>
            </w:r>
          </w:p>
        </w:tc>
        <w:tc>
          <w:tcPr>
            <w:tcW w:w="0" w:type="auto"/>
          </w:tcPr>
          <w:p w14:paraId="026EB86F"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Assistant Professor</w:t>
            </w:r>
          </w:p>
        </w:tc>
        <w:tc>
          <w:tcPr>
            <w:tcW w:w="0" w:type="auto"/>
          </w:tcPr>
          <w:p w14:paraId="6CA61BDA"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Cookie Monster</w:t>
            </w:r>
          </w:p>
        </w:tc>
      </w:tr>
      <w:tr w:rsidR="00256692" w14:paraId="25ABA60D"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5631E20E" w14:textId="77777777" w:rsidR="00256692" w:rsidRDefault="00256692" w:rsidP="00235C97">
            <w:pPr>
              <w:jc w:val="center"/>
            </w:pPr>
            <w:r>
              <w:t>E</w:t>
            </w:r>
          </w:p>
        </w:tc>
        <w:tc>
          <w:tcPr>
            <w:tcW w:w="0" w:type="auto"/>
          </w:tcPr>
          <w:p w14:paraId="52BA2846"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Professor</w:t>
            </w:r>
          </w:p>
        </w:tc>
        <w:tc>
          <w:tcPr>
            <w:tcW w:w="0" w:type="auto"/>
          </w:tcPr>
          <w:p w14:paraId="4AA7E291" w14:textId="77777777" w:rsidR="00256692" w:rsidRDefault="00256692" w:rsidP="00235C97">
            <w:pPr>
              <w:keepNext/>
              <w:cnfStyle w:val="000000100000" w:firstRow="0" w:lastRow="0" w:firstColumn="0" w:lastColumn="0" w:oddVBand="0" w:evenVBand="0" w:oddHBand="1" w:evenHBand="0" w:firstRowFirstColumn="0" w:firstRowLastColumn="0" w:lastRowFirstColumn="0" w:lastRowLastColumn="0"/>
            </w:pPr>
            <w:r>
              <w:t>Sam the Eagle</w:t>
            </w:r>
          </w:p>
        </w:tc>
      </w:tr>
    </w:tbl>
    <w:p w14:paraId="450DFE3D" w14:textId="77777777" w:rsidR="00256692" w:rsidRPr="00B54BB0" w:rsidRDefault="00256692" w:rsidP="00256692">
      <w:pPr>
        <w:pStyle w:val="Caption"/>
      </w:pPr>
      <w:r>
        <w:t xml:space="preserve">Table </w:t>
      </w:r>
      <w:fldSimple w:instr=" SEQ Table \* ARABIC ">
        <w:r>
          <w:rPr>
            <w:noProof/>
          </w:rPr>
          <w:t>1</w:t>
        </w:r>
      </w:fldSimple>
      <w:r>
        <w:t>. Existing academic-Muppet analogues (Levels D and E) plus conjectured analogues (Levels A-C) for the Australian academic system.</w:t>
      </w:r>
    </w:p>
    <w:p w14:paraId="44DF48DF" w14:textId="77777777" w:rsidR="00256692" w:rsidRDefault="00256692" w:rsidP="00256692">
      <w:pPr>
        <w:pStyle w:val="Heading2"/>
      </w:pPr>
      <w:r>
        <w:t>Use of bulleted lists</w:t>
      </w:r>
    </w:p>
    <w:p w14:paraId="44FB5D44" w14:textId="77777777" w:rsidR="00256692" w:rsidRDefault="00256692" w:rsidP="00256692">
      <w:r>
        <w:t>Bulleted lists should use the basic Word style as follows:</w:t>
      </w:r>
    </w:p>
    <w:p w14:paraId="7A35D3C4" w14:textId="77777777" w:rsidR="00256692" w:rsidRDefault="00256692" w:rsidP="00256692">
      <w:pPr>
        <w:pStyle w:val="ListParagraph"/>
        <w:numPr>
          <w:ilvl w:val="0"/>
          <w:numId w:val="3"/>
        </w:numPr>
      </w:pPr>
      <w:r>
        <w:t>First level item</w:t>
      </w:r>
    </w:p>
    <w:p w14:paraId="7E09ECC7" w14:textId="77777777" w:rsidR="00256692" w:rsidRDefault="00256692" w:rsidP="00256692">
      <w:pPr>
        <w:pStyle w:val="ListParagraph"/>
        <w:numPr>
          <w:ilvl w:val="1"/>
          <w:numId w:val="3"/>
        </w:numPr>
      </w:pPr>
      <w:r>
        <w:t>Second level item</w:t>
      </w:r>
    </w:p>
    <w:p w14:paraId="5DCD81C2" w14:textId="2416A639" w:rsidR="00256692" w:rsidRPr="000855C8" w:rsidRDefault="00256692" w:rsidP="00256692">
      <w:pPr>
        <w:pStyle w:val="ListParagraph"/>
        <w:numPr>
          <w:ilvl w:val="0"/>
          <w:numId w:val="3"/>
        </w:numPr>
      </w:pPr>
      <w:r>
        <w:t>First level item</w:t>
      </w:r>
      <w:r w:rsidR="00CE6A65">
        <w:t>.</w:t>
      </w:r>
    </w:p>
    <w:p w14:paraId="2FF7C5DF" w14:textId="77777777" w:rsidR="00256692" w:rsidRDefault="00256692" w:rsidP="00256692">
      <w:pPr>
        <w:pStyle w:val="Heading2"/>
      </w:pPr>
      <w:r>
        <w:t>Use of numbered lists</w:t>
      </w:r>
    </w:p>
    <w:p w14:paraId="4F6EC00C" w14:textId="77777777" w:rsidR="00256692" w:rsidRDefault="00256692" w:rsidP="00256692">
      <w:r>
        <w:t>Numbered lists should use the basic Word style as follows:</w:t>
      </w:r>
    </w:p>
    <w:p w14:paraId="66CA6380" w14:textId="77777777" w:rsidR="00256692" w:rsidRDefault="00256692" w:rsidP="00256692">
      <w:pPr>
        <w:pStyle w:val="ListParagraph"/>
        <w:numPr>
          <w:ilvl w:val="0"/>
          <w:numId w:val="4"/>
        </w:numPr>
      </w:pPr>
      <w:r>
        <w:t>First level item</w:t>
      </w:r>
    </w:p>
    <w:p w14:paraId="7D5808DA" w14:textId="77777777" w:rsidR="00256692" w:rsidRDefault="00256692" w:rsidP="00256692">
      <w:pPr>
        <w:pStyle w:val="ListParagraph"/>
        <w:numPr>
          <w:ilvl w:val="1"/>
          <w:numId w:val="4"/>
        </w:numPr>
      </w:pPr>
      <w:r>
        <w:t>Second level item</w:t>
      </w:r>
    </w:p>
    <w:p w14:paraId="35588DDB" w14:textId="5B5D446B" w:rsidR="00256692" w:rsidRPr="000855C8" w:rsidRDefault="00256692" w:rsidP="00256692">
      <w:pPr>
        <w:pStyle w:val="ListParagraph"/>
        <w:numPr>
          <w:ilvl w:val="0"/>
          <w:numId w:val="4"/>
        </w:numPr>
      </w:pPr>
      <w:r>
        <w:t>First level item</w:t>
      </w:r>
      <w:r w:rsidR="00CE6A65">
        <w:t>.</w:t>
      </w:r>
    </w:p>
    <w:p w14:paraId="2146CB60" w14:textId="77777777" w:rsidR="00256692" w:rsidRDefault="00256692" w:rsidP="00256692">
      <w:pPr>
        <w:pStyle w:val="Heading2"/>
      </w:pPr>
      <w:r>
        <w:t>Headers and footers</w:t>
      </w:r>
    </w:p>
    <w:p w14:paraId="33F4D9EC" w14:textId="77777777" w:rsidR="00256692" w:rsidRDefault="00256692" w:rsidP="00256692">
      <w:r>
        <w:t>Please replace the existing page header with the title of your report, or a shortened version thereof.</w:t>
      </w:r>
    </w:p>
    <w:p w14:paraId="5359077A" w14:textId="3DAE521A" w:rsidR="00256692" w:rsidRDefault="00CE6A65" w:rsidP="00256692">
      <w:r>
        <w:t>Please d</w:t>
      </w:r>
      <w:r w:rsidR="00256692">
        <w:t>o not change the page footer.</w:t>
      </w:r>
    </w:p>
    <w:p w14:paraId="1980BDDF" w14:textId="77777777" w:rsidR="00256692" w:rsidRDefault="00256692" w:rsidP="00256692">
      <w:pPr>
        <w:pStyle w:val="Heading2"/>
      </w:pPr>
      <w:r>
        <w:t>How to help readers navigate their way through your document</w:t>
      </w:r>
    </w:p>
    <w:p w14:paraId="0FC8C776" w14:textId="1810BE09" w:rsidR="00256692" w:rsidRPr="007879A4" w:rsidRDefault="00256692" w:rsidP="00256692">
      <w:r>
        <w:t xml:space="preserve">Silyn-Roberts </w:t>
      </w:r>
      <w:r>
        <w:fldChar w:fldCharType="begin"/>
      </w:r>
      <w:r w:rsidR="007A616D">
        <w:instrText xml:space="preserve"> ADDIN ZOTERO_ITEM CSL_CITATION {"citationID":"2fr3o9kcsi","properties":{"formattedCitation":"[1, p. 11]","plainCitation":"[1, p. 11]","noteIndex":0},"citationItems":[{"id":1910,"uris":["http://zotero.org/users/147989/items/M7BW238U"],"uri":["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1","suppress-author":true}],"schema":"https://github.com/citation-style-language/schema/raw/master/csl-citation.json"} </w:instrText>
      </w:r>
      <w:r>
        <w:fldChar w:fldCharType="separate"/>
      </w:r>
      <w:r w:rsidR="007A616D" w:rsidRPr="007A616D">
        <w:rPr>
          <w:rFonts w:ascii="Calibri" w:hAnsi="Calibri" w:cs="Calibri"/>
        </w:rPr>
        <w:t>[1, p. 11]</w:t>
      </w:r>
      <w:r>
        <w:fldChar w:fldCharType="end"/>
      </w:r>
      <w:r>
        <w:t xml:space="preserve"> has useful advice on this topic suggesting that the document and its sections start and end with information that is brief, focused and concise.</w:t>
      </w:r>
    </w:p>
    <w:p w14:paraId="2498A81A" w14:textId="77777777" w:rsidR="00256692" w:rsidRDefault="00256692" w:rsidP="00256692">
      <w:pPr>
        <w:pStyle w:val="Heading1"/>
      </w:pPr>
      <w:r>
        <w:t>References</w:t>
      </w:r>
    </w:p>
    <w:p w14:paraId="6AE42120" w14:textId="77777777" w:rsidR="00D44B96" w:rsidRPr="00D44B96" w:rsidRDefault="00256692" w:rsidP="00D44B96">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D44B96" w:rsidRPr="00D44B96">
        <w:rPr>
          <w:rFonts w:ascii="Calibri" w:hAnsi="Calibri" w:cs="Calibri"/>
        </w:rPr>
        <w:t>[1]</w:t>
      </w:r>
      <w:r w:rsidR="00D44B96" w:rsidRPr="00D44B96">
        <w:rPr>
          <w:rFonts w:ascii="Calibri" w:hAnsi="Calibri" w:cs="Calibri"/>
        </w:rPr>
        <w:tab/>
        <w:t xml:space="preserve">H. Silyn-Roberts, </w:t>
      </w:r>
      <w:r w:rsidR="00D44B96" w:rsidRPr="00D44B96">
        <w:rPr>
          <w:rFonts w:ascii="Calibri" w:hAnsi="Calibri" w:cs="Calibri"/>
          <w:i/>
          <w:iCs/>
        </w:rPr>
        <w:t>Writing for science and engineering: papers, presentations, and reports</w:t>
      </w:r>
      <w:r w:rsidR="00D44B96" w:rsidRPr="00D44B96">
        <w:rPr>
          <w:rFonts w:ascii="Calibri" w:hAnsi="Calibri" w:cs="Calibri"/>
        </w:rPr>
        <w:t>, Second edition. Amsterdam: Elsevier, 2013.</w:t>
      </w:r>
    </w:p>
    <w:p w14:paraId="4CD7B38C" w14:textId="77777777" w:rsidR="00D44B96" w:rsidRPr="00D44B96" w:rsidRDefault="00D44B96" w:rsidP="00D44B96">
      <w:pPr>
        <w:pStyle w:val="Bibliography"/>
        <w:rPr>
          <w:rFonts w:ascii="Calibri" w:hAnsi="Calibri" w:cs="Calibri"/>
        </w:rPr>
      </w:pPr>
      <w:r w:rsidRPr="00D44B96">
        <w:rPr>
          <w:rFonts w:ascii="Calibri" w:hAnsi="Calibri" w:cs="Calibri"/>
        </w:rPr>
        <w:t>[2]</w:t>
      </w:r>
      <w:r w:rsidRPr="00D44B96">
        <w:rPr>
          <w:rFonts w:ascii="Calibri" w:hAnsi="Calibri" w:cs="Calibri"/>
        </w:rPr>
        <w:tab/>
        <w:t>‘QUT cite|write - QUT cite’. [Online]. Available: http://www.citewrite.qut.edu.au/cite/. [Accessed: 20-Jun-2016].</w:t>
      </w:r>
    </w:p>
    <w:p w14:paraId="0A0FE37F" w14:textId="77777777" w:rsidR="00D44B96" w:rsidRPr="00D44B96" w:rsidRDefault="00D44B96" w:rsidP="00D44B96">
      <w:pPr>
        <w:pStyle w:val="Bibliography"/>
        <w:rPr>
          <w:rFonts w:ascii="Calibri" w:hAnsi="Calibri" w:cs="Calibri"/>
        </w:rPr>
      </w:pPr>
      <w:r w:rsidRPr="00D44B96">
        <w:rPr>
          <w:rFonts w:ascii="Calibri" w:hAnsi="Calibri" w:cs="Calibri"/>
        </w:rPr>
        <w:t>[3]</w:t>
      </w:r>
      <w:r w:rsidRPr="00D44B96">
        <w:rPr>
          <w:rFonts w:ascii="Calibri" w:hAnsi="Calibri" w:cs="Calibri"/>
        </w:rPr>
        <w:tab/>
        <w:t xml:space="preserve">Various authors, </w:t>
      </w:r>
      <w:r w:rsidRPr="00D44B96">
        <w:rPr>
          <w:rFonts w:ascii="Calibri" w:hAnsi="Calibri" w:cs="Calibri"/>
          <w:i/>
          <w:iCs/>
        </w:rPr>
        <w:t>Zotero</w:t>
      </w:r>
      <w:r w:rsidRPr="00D44B96">
        <w:rPr>
          <w:rFonts w:ascii="Calibri" w:hAnsi="Calibri" w:cs="Calibri"/>
        </w:rPr>
        <w:t>. Roy Rosenzweig Center for History and New Media, 2020.</w:t>
      </w:r>
    </w:p>
    <w:p w14:paraId="6B338FE1" w14:textId="27A3380C" w:rsidR="00256692" w:rsidRPr="00E52530" w:rsidRDefault="00256692" w:rsidP="007879A4">
      <w:r>
        <w:fldChar w:fldCharType="end"/>
      </w:r>
    </w:p>
    <w:sectPr w:rsidR="00256692" w:rsidRPr="00E52530" w:rsidSect="007E7476">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0DECFC" w14:textId="77777777" w:rsidR="00000000" w:rsidRDefault="002B27D0">
      <w:pPr>
        <w:spacing w:after="0" w:line="240" w:lineRule="auto"/>
      </w:pPr>
      <w:r>
        <w:separator/>
      </w:r>
    </w:p>
  </w:endnote>
  <w:endnote w:type="continuationSeparator" w:id="0">
    <w:p w14:paraId="340A22A0" w14:textId="77777777" w:rsidR="00000000"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25412"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25412" w:rsidRDefault="002B27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2D4D05"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2D4D05" w:rsidRDefault="002B27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90DFC8" w14:textId="77777777" w:rsidR="00000000" w:rsidRDefault="002B27D0">
      <w:pPr>
        <w:spacing w:after="0" w:line="240" w:lineRule="auto"/>
      </w:pPr>
      <w:r>
        <w:separator/>
      </w:r>
    </w:p>
  </w:footnote>
  <w:footnote w:type="continuationSeparator" w:id="0">
    <w:p w14:paraId="63F7666A" w14:textId="77777777" w:rsidR="00000000"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FBC69B" w14:textId="77777777" w:rsidR="002F0FAB"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num w:numId="1">
    <w:abstractNumId w:val="3"/>
  </w:num>
  <w:num w:numId="2">
    <w:abstractNumId w:val="5"/>
  </w:num>
  <w:num w:numId="3">
    <w:abstractNumId w:val="2"/>
  </w:num>
  <w:num w:numId="4">
    <w:abstractNumId w:val="8"/>
  </w:num>
  <w:num w:numId="5">
    <w:abstractNumId w:val="10"/>
  </w:num>
  <w:num w:numId="6">
    <w:abstractNumId w:val="11"/>
  </w:num>
  <w:num w:numId="7">
    <w:abstractNumId w:val="0"/>
  </w:num>
  <w:num w:numId="8">
    <w:abstractNumId w:val="1"/>
  </w:num>
  <w:num w:numId="9">
    <w:abstractNumId w:val="6"/>
  </w:num>
  <w:num w:numId="10">
    <w:abstractNumId w:val="7"/>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132A5D"/>
    <w:rsid w:val="00180D96"/>
    <w:rsid w:val="00247BA9"/>
    <w:rsid w:val="00256692"/>
    <w:rsid w:val="002B27D0"/>
    <w:rsid w:val="00577714"/>
    <w:rsid w:val="005D4A2B"/>
    <w:rsid w:val="007879A4"/>
    <w:rsid w:val="007A616D"/>
    <w:rsid w:val="009920B7"/>
    <w:rsid w:val="009E3FA6"/>
    <w:rsid w:val="00AA74B1"/>
    <w:rsid w:val="00CE6A65"/>
    <w:rsid w:val="00D44B96"/>
    <w:rsid w:val="00EE371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office.com/en-us/article/Style-basics-in-Word-d382f84d-5c38-4444-98a5-9cbb6ede1ba4"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zotero.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support.office.com/en-us/article/Add-captions-in-Word-82fa82a4-f0f3-438f-a422-34bb5cef9c8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Pages>
  <Words>2958</Words>
  <Characters>16863</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David Lovell</cp:lastModifiedBy>
  <cp:revision>3</cp:revision>
  <dcterms:created xsi:type="dcterms:W3CDTF">2021-02-22T11:41:00Z</dcterms:created>
  <dcterms:modified xsi:type="dcterms:W3CDTF">2021-02-22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K6n9Y14G"/&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